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4E219FC5" w:rsidR="00BC77B6" w:rsidRPr="00BC77B6" w:rsidRDefault="00BC77B6" w:rsidP="00CC12EF">
      <w:r>
        <w:rPr>
          <w:b/>
        </w:rPr>
        <w:t>Word Count:</w:t>
      </w:r>
      <w:r>
        <w:t xml:space="preserve"> 5424</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E893317"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 and insulin resistanc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1FA9E05D"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1057DF">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http://www.mendeley.com/documents/?uuid=ad8088ff-dd61-447d-892d-581c63dbe5e6"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1057D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http://www.mendeley.com/documents/?uuid=5f06f0c4-47ac-417d-aee0-4f1c3c874d9e"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1057DF">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http://www.mendeley.com/documents/?uuid=b616fa7d-0240-4b68-ba49-c9013f3a9224"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http://www.mendeley.com/documents/?uuid=83ee54db-c5d8-4c3f-9375-8e327b8f9f70"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xml:space="preserve">. Although prevalence of Cushing’s syndrome is rare, it is estimated that at any given time 1-3% of the US, UK and </w:t>
      </w:r>
      <w:r>
        <w:lastRenderedPageBreak/>
        <w:t>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1057DF">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3185AB79" w:rsidR="006A1504" w:rsidRDefault="00EF0E90" w:rsidP="00FF21CB">
      <w:pPr>
        <w:spacing w:line="480" w:lineRule="auto"/>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1057DF">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http://www.mendeley.com/documents/?uuid=50a02759-f62b-4606-af3b-fcb9ccb5e8f3"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http://www.mendeley.com/documents/?uuid=3f7eac66-b124-4a43-977f-863d81b17860"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http://www.mendeley.com/documents/?uuid=95951839-dbcc-4cb7-af6f-c65c382fe3a4"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1057DF">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http://www.mendeley.com/documents/?uuid=c904f032-d2c4-4ac0-9f51-fdf0569f618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F21CB">
      <w:pPr>
        <w:spacing w:line="480" w:lineRule="auto"/>
        <w:rPr>
          <w:color w:val="000000" w:themeColor="text1"/>
        </w:rPr>
      </w:pPr>
    </w:p>
    <w:p w14:paraId="170DB107" w14:textId="0FF39171"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1057DF">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06521BD2"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1057DF">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1057DF">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1057DF">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http://www.mendeley.com/documents/?uuid=b3c1eb52-fead-4d1a-9f95-c6d25a6941ac"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http://www.mendeley.com/documents/?uuid=45726ff2-c8ef-460a-9b03-df8ccbd3ee90"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http://www.mendeley.com/documents/?uuid=f453f012-d252-40bf-a5e5-8788e8dcbfbf"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1057DF">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http://www.mendeley.com/documents/?uuid=3268dbed-88d5-4595-944d-3169b2678a9a" ] }, { "id" : "ITEM-2",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2", "issue" : "3", "issued" : { "date-parts" : [ [ "2017" ] ] }, "page" : "1-14", "title" : "Adipocyte JAK2 mediates growth hormone \u2013 induced hepatic insulin resistance", "type" : "article-journal", "volume" : "2" }, "uris" : [ "http://www.mendeley.com/documents/?uuid=ccedb581-7eee-4d92-b5f4-945d81a1fee9", "http://www.mendeley.com/documents/?uuid=297195d7-7f99-4a4e-ab2c-c019b9e04457" ] }, { "id" : "ITEM-3",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3",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id" : "ITEM-4",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4",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lastRenderedPageBreak/>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A43B68">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1344A8C8" w:rsidR="00AE79F4" w:rsidRPr="006902F6" w:rsidRDefault="003E5E79" w:rsidP="00FF21CB">
      <w:pPr>
        <w:spacing w:line="480" w:lineRule="auto"/>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9FF061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lastRenderedPageBreak/>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 xml:space="preserve">Small pieces of </w:t>
      </w:r>
      <w:r w:rsidR="005E61F3" w:rsidRPr="006902F6">
        <w:rPr>
          <w:rFonts w:eastAsia="Times New Roman" w:cs="Times New Roman"/>
          <w:color w:val="000000" w:themeColor="text1"/>
          <w:shd w:val="clear" w:color="auto" w:fill="FFFFFF"/>
        </w:rPr>
        <w:lastRenderedPageBreak/>
        <w:t>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117DF0F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lastRenderedPageBreak/>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1057DF">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 xml:space="preserve">from these </w:t>
      </w:r>
      <w:r w:rsidR="00873DCF" w:rsidRPr="006902F6">
        <w:rPr>
          <w:color w:val="000000" w:themeColor="text1"/>
        </w:rPr>
        <w:lastRenderedPageBreak/>
        <w:t>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690D8C1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1057DF">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1B172EB"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w:t>
      </w:r>
      <w:r w:rsidR="00131C99" w:rsidRPr="006902F6">
        <w:rPr>
          <w:rFonts w:eastAsia="Times New Roman" w:cs="Times New Roman"/>
          <w:color w:val="000000" w:themeColor="text1"/>
          <w:szCs w:val="21"/>
          <w:shd w:val="clear" w:color="auto" w:fill="FFFFFF"/>
        </w:rPr>
        <w:lastRenderedPageBreak/>
        <w:t xml:space="preserve">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611F0C79"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828F515"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 xml:space="preserve">may vary according to </w:t>
      </w:r>
      <w:r w:rsidR="00E56A69" w:rsidRPr="006902F6">
        <w:rPr>
          <w:color w:val="000000" w:themeColor="text1"/>
        </w:rPr>
        <w:lastRenderedPageBreak/>
        <w:t>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57F3530"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2B5B4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w:t>
      </w:r>
      <w:r w:rsidR="0003545C" w:rsidRPr="006902F6">
        <w:rPr>
          <w:color w:val="000000" w:themeColor="text1"/>
        </w:rPr>
        <w:lastRenderedPageBreak/>
        <w:t xml:space="preserve">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0A939984"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1057DF">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lastRenderedPageBreak/>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6FD9467B"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lastRenderedPageBreak/>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675B4E89" w:rsidR="00A7294B" w:rsidRPr="006902F6" w:rsidRDefault="00001E0D" w:rsidP="00E13216">
      <w:pPr>
        <w:spacing w:line="480" w:lineRule="auto"/>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1057DF">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1057DF">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1B51BA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1057DF">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http://www.mendeley.com/documents/?uuid=9d8964f5-502b-409c-894e-f2bb7f291e4e"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3874C035" w:rsidR="00472706" w:rsidRPr="006902F6" w:rsidRDefault="00271BB3" w:rsidP="00E13216">
      <w:pPr>
        <w:spacing w:line="480" w:lineRule="auto"/>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w:t>
      </w:r>
      <w:r w:rsidR="00914AF8">
        <w:rPr>
          <w:color w:val="000000" w:themeColor="text1"/>
        </w:rPr>
        <w:lastRenderedPageBreak/>
        <w:t>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rsidP="00E13216">
      <w:pPr>
        <w:spacing w:line="480" w:lineRule="auto"/>
        <w:rPr>
          <w:color w:val="000000" w:themeColor="text1"/>
        </w:rPr>
      </w:pPr>
    </w:p>
    <w:p w14:paraId="5E9492F1" w14:textId="20BE3FA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083F3519"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1057D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1057DF">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b616fa7d-0240-4b68-ba49-c9013f3a9224",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83ee54db-c5d8-4c3f-9375-8e327b8f9f70", "http://www.mendeley.com/documents/?uuid=9b0e6092-c893-426b-8d36-8b9206cef5db", "http://www.mendeley.com/documents/?uuid=10a97710-427f-4c59-8f33-1354d472976d"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1057DF">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5f06f0c4-47ac-417d-aee0-4f1c3c874d9e",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00FC8C4B" w:rsidR="00990237" w:rsidRDefault="00C1438E" w:rsidP="00E13216">
      <w:pPr>
        <w:spacing w:line="480" w:lineRule="auto"/>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1057DF">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http://www.mendeley.com/documents/?uuid=4f7104c6-77cd-45a3-a31a-f4ebcfdcd31b"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1057DF">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13216">
      <w:pPr>
        <w:spacing w:line="480" w:lineRule="auto"/>
        <w:rPr>
          <w:color w:val="000000" w:themeColor="text1"/>
        </w:rPr>
      </w:pPr>
    </w:p>
    <w:p w14:paraId="34AF8A1F" w14:textId="18B7D212" w:rsidR="00830B0C" w:rsidRPr="006902F6" w:rsidRDefault="00C1438E" w:rsidP="00E13216">
      <w:pPr>
        <w:spacing w:line="480" w:lineRule="auto"/>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13216">
      <w:pPr>
        <w:spacing w:line="480" w:lineRule="auto"/>
        <w:rPr>
          <w:color w:val="000000" w:themeColor="text1"/>
        </w:rPr>
      </w:pPr>
    </w:p>
    <w:p w14:paraId="7FCCABF5" w14:textId="1D2CD014"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1057DF">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http://www.mendeley.com/documents/?uuid=fc686488-947e-4e3b-b26d-79364989004b"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http://www.mendeley.com/documents/?uuid=c75fe831-2d4e-4051-8cda-c6353505354a"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1057DF">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904f032-d2c4-4ac0-9f51-fdf0569f6186", "http://www.mendeley.com/documents/?uuid=cf4da4ff-e9b5-4ab0-8d5a-6572ffb821d6", "http://www.mendeley.com/documents/?uuid=1da3e292-bfda-4026-a263-076714456681"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 xml:space="preserve">in accordance with what others </w:t>
      </w:r>
      <w:r w:rsidR="009D0623" w:rsidRPr="006902F6">
        <w:rPr>
          <w:color w:val="000000" w:themeColor="text1"/>
        </w:rPr>
        <w:lastRenderedPageBreak/>
        <w:t>have reported</w:t>
      </w:r>
      <w:r w:rsidR="00B3692D" w:rsidRPr="006902F6">
        <w:rPr>
          <w:color w:val="000000" w:themeColor="text1"/>
        </w:rPr>
        <w:t xml:space="preserve"> </w:t>
      </w:r>
      <w:r w:rsidR="00065189" w:rsidRPr="006902F6">
        <w:rPr>
          <w:color w:val="000000" w:themeColor="text1"/>
        </w:rPr>
        <w:fldChar w:fldCharType="begin" w:fldLock="1"/>
      </w:r>
      <w:r w:rsidR="001057DF">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13216">
      <w:pPr>
        <w:spacing w:line="480" w:lineRule="auto"/>
        <w:rPr>
          <w:color w:val="000000" w:themeColor="text1"/>
        </w:rPr>
      </w:pPr>
    </w:p>
    <w:p w14:paraId="59378091" w14:textId="366E2FAA"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20BEC">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51\u201355)", "plainTextFormattedCitation" : "(51\u201355)", "previouslyFormattedCitation" : "(51\u201355)" }, "properties" : { "noteIndex" : 0 }, "schema" : "https://github.com/citation-style-language/schema/raw/master/csl-citation.json" }</w:instrText>
      </w:r>
      <w:r w:rsidR="004B21DD" w:rsidRPr="006902F6">
        <w:rPr>
          <w:color w:val="000000" w:themeColor="text1"/>
        </w:rPr>
        <w:fldChar w:fldCharType="separate"/>
      </w:r>
      <w:r w:rsidR="00820BEC" w:rsidRPr="00820BEC">
        <w:rPr>
          <w:noProof/>
          <w:color w:val="000000" w:themeColor="text1"/>
        </w:rPr>
        <w:t>(51–55)</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1057DF">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abab1c1c-ba35-4498-a8a9-488abee4c8f0",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578103db-0dc0-4f58-8312-4f5e34646ac1", "http://www.mendeley.com/documents/?uuid=69aae210-2ae5-4c4a-bf83-a5cfaa81a046", "http://www.mendeley.com/documents/?uuid=5a481857-c52b-48f7-9d61-41c81c341e1d"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1057DF">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1057DF">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1057DF">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20BEC">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6)", "plainTextFormattedCitation" : "(56)", "previouslyFormattedCitation" : "(56)" }, "properties" : { "noteIndex" : 0 }, "schema" : "https://github.com/citation-style-language/schema/raw/master/csl-citation.json" }</w:instrText>
      </w:r>
      <w:r w:rsidR="00FE35A0" w:rsidRPr="006902F6">
        <w:rPr>
          <w:color w:val="000000" w:themeColor="text1"/>
        </w:rPr>
        <w:fldChar w:fldCharType="separate"/>
      </w:r>
      <w:r w:rsidR="00820BEC" w:rsidRPr="00820BEC">
        <w:rPr>
          <w:noProof/>
          <w:color w:val="000000" w:themeColor="text1"/>
        </w:rPr>
        <w:t>(56)</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1CD3293E" w14:textId="74DD3D46"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20BEC">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7)</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20BEC">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58)", "plainTextFormattedCitation" : "(58)", "previouslyFormattedCitation" : "(58)"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5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20BEC">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35,59,60)", "plainTextFormattedCitation" : "(35,59,60)", "previouslyFormattedCitation" : "(35,59,60)" }, "properties" : { "noteIndex" : 0 }, "schema" : "https://github.com/citation-style-language/schema/raw/master/csl-citation.json" }</w:instrText>
      </w:r>
      <w:r w:rsidRPr="006902F6">
        <w:rPr>
          <w:color w:val="000000" w:themeColor="text1"/>
        </w:rPr>
        <w:fldChar w:fldCharType="separate"/>
      </w:r>
      <w:r w:rsidR="00820BEC" w:rsidRPr="00820BEC">
        <w:rPr>
          <w:noProof/>
          <w:color w:val="000000" w:themeColor="text1"/>
        </w:rPr>
        <w:t>(35,59,60)</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w:t>
      </w:r>
      <w:r w:rsidR="00621EDB" w:rsidRPr="006902F6">
        <w:rPr>
          <w:color w:val="000000" w:themeColor="text1"/>
        </w:rPr>
        <w:lastRenderedPageBreak/>
        <w:t>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296C5A6C" w:rsidR="00CD1457" w:rsidRPr="006902F6" w:rsidRDefault="00CD1457" w:rsidP="00E13216">
      <w:pPr>
        <w:spacing w:line="480" w:lineRule="auto"/>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820BEC">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15,16,61)", "plainTextFormattedCitation" : "(15,16,61)", "previouslyFormattedCitation" : "(15,16,61)" }, "properties" : { "noteIndex" : 0 }, "schema" : "https://github.com/citation-style-language/schema/raw/master/csl-citation.json" }</w:instrText>
      </w:r>
      <w:r w:rsidR="00022845" w:rsidRPr="006902F6">
        <w:rPr>
          <w:color w:val="000000" w:themeColor="text1"/>
        </w:rPr>
        <w:fldChar w:fldCharType="separate"/>
      </w:r>
      <w:r w:rsidR="00820BEC" w:rsidRPr="00820BEC">
        <w:rPr>
          <w:noProof/>
          <w:color w:val="000000" w:themeColor="text1"/>
        </w:rPr>
        <w:t>(15,16,61)</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AB658B4"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10D97043" w14:textId="2FAC11A4"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A43B68">
        <w:rPr>
          <w:rFonts w:ascii="Calibri" w:eastAsia="Times New Roman" w:hAnsi="Calibri" w:cs="Times New Roman"/>
          <w:noProof/>
        </w:rPr>
        <w:t xml:space="preserve">1. </w:t>
      </w:r>
      <w:r w:rsidRPr="00A43B6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0B46FEB"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 </w:t>
      </w:r>
      <w:r w:rsidRPr="00A43B68">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253638F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 </w:t>
      </w:r>
      <w:r w:rsidRPr="00A43B6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C34A7E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 </w:t>
      </w:r>
      <w:r w:rsidRPr="00A43B68">
        <w:rPr>
          <w:rFonts w:ascii="Calibri" w:eastAsia="Times New Roman" w:hAnsi="Calibri" w:cs="Times New Roman"/>
          <w:noProof/>
        </w:rPr>
        <w:tab/>
        <w:t xml:space="preserve">Pivonello R, Martino MC De, Leo M De, Lombardi G, Colao A. Cushing’s Syndrome. 2008;37:135–49. </w:t>
      </w:r>
    </w:p>
    <w:p w14:paraId="7B1A79DC"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 </w:t>
      </w:r>
      <w:r w:rsidRPr="00A43B6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41C1D7CF"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6. </w:t>
      </w:r>
      <w:r w:rsidRPr="00A43B6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4480EB34"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7. </w:t>
      </w:r>
      <w:r w:rsidRPr="00A43B6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BFCE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8. </w:t>
      </w:r>
      <w:r w:rsidRPr="00A43B68">
        <w:rPr>
          <w:rFonts w:ascii="Calibri" w:eastAsia="Times New Roman" w:hAnsi="Calibri" w:cs="Times New Roman"/>
          <w:noProof/>
        </w:rPr>
        <w:tab/>
        <w:t xml:space="preserve">Hsiao C, Ph D, Cherry DK, Beatty PC, Ph D, Rechtsteiner EA, Care H. National Ambulatory Medical Care Survey : 2007 Summary. 2010; </w:t>
      </w:r>
    </w:p>
    <w:p w14:paraId="4CB25A60"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9. </w:t>
      </w:r>
      <w:r w:rsidRPr="00A43B6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141E5A5"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0. </w:t>
      </w:r>
      <w:r w:rsidRPr="00A43B68">
        <w:rPr>
          <w:rFonts w:ascii="Calibri" w:eastAsia="Times New Roman" w:hAnsi="Calibri" w:cs="Times New Roman"/>
          <w:noProof/>
        </w:rPr>
        <w:tab/>
        <w:t xml:space="preserve">Karam JH, Grodsky GM, Ph D, Forsham PH. Excessive Insulin Response to Glucose in Obese Subjects as Measured by Immunochemical Assay. </w:t>
      </w:r>
    </w:p>
    <w:p w14:paraId="0813E3CE"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lastRenderedPageBreak/>
        <w:t xml:space="preserve">11. </w:t>
      </w:r>
      <w:r w:rsidRPr="00A43B6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7E1708DC"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2. </w:t>
      </w:r>
      <w:r w:rsidRPr="00A43B68">
        <w:rPr>
          <w:rFonts w:ascii="Calibri" w:eastAsia="Times New Roman" w:hAnsi="Calibri" w:cs="Times New Roman"/>
          <w:noProof/>
        </w:rPr>
        <w:tab/>
        <w:t xml:space="preserve">Steffensen C, Pereira AM, Dekkers OM. Prevalence of hypercortisolism in type 2 diabetes patients : a systematic review and. 2016; </w:t>
      </w:r>
    </w:p>
    <w:p w14:paraId="54BBD482"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3. </w:t>
      </w:r>
      <w:r w:rsidRPr="00A43B6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44D47158"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4. </w:t>
      </w:r>
      <w:r w:rsidRPr="00A43B68">
        <w:rPr>
          <w:rFonts w:ascii="Calibri" w:eastAsia="Times New Roman" w:hAnsi="Calibri" w:cs="Times New Roman"/>
          <w:noProof/>
        </w:rPr>
        <w:tab/>
        <w:t xml:space="preserve">Youssef WI, Mccullough AJ. Steatohepatitis in obese individuals. 2002;16:733–47. </w:t>
      </w:r>
    </w:p>
    <w:p w14:paraId="250D08F3"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5. </w:t>
      </w:r>
      <w:r w:rsidRPr="00A43B6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001D0CCD"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6. </w:t>
      </w:r>
      <w:r w:rsidRPr="00A43B6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7580C2A0"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7. </w:t>
      </w:r>
      <w:r w:rsidRPr="00A43B6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67B77021"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8. </w:t>
      </w:r>
      <w:r w:rsidRPr="00A43B68">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0355A1E5"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19. </w:t>
      </w:r>
      <w:r w:rsidRPr="00A43B68">
        <w:rPr>
          <w:rFonts w:ascii="Calibri" w:eastAsia="Times New Roman" w:hAnsi="Calibri" w:cs="Times New Roman"/>
          <w:noProof/>
        </w:rPr>
        <w:tab/>
        <w:t xml:space="preserve">Schakman O, Kalista S, Barbé C, Loumaye A, Thissen JP. Glucocorticoid-induced skeletal muscle atrophy </w:t>
      </w:r>
      <w:r w:rsidRPr="00A43B68">
        <w:rPr>
          <w:rFonts w:ascii="Oriya Sangam MN" w:eastAsia="Oriya Sangam MN" w:hAnsi="Oriya Sangam MN" w:cs="Oriya Sangam MN"/>
          <w:noProof/>
        </w:rPr>
        <w:t>ଝ</w:t>
      </w:r>
      <w:r w:rsidRPr="00A43B68">
        <w:rPr>
          <w:rFonts w:ascii="Calibri" w:eastAsia="Times New Roman" w:hAnsi="Calibri" w:cs="Times New Roman"/>
          <w:noProof/>
        </w:rPr>
        <w:t xml:space="preserve">. Int J Biochem Cell Biol. Elsevier Ltd; 2013;45:2163–72. </w:t>
      </w:r>
    </w:p>
    <w:p w14:paraId="073083FE"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0. </w:t>
      </w:r>
      <w:r w:rsidRPr="00A43B6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6B446AC8"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1. </w:t>
      </w:r>
      <w:r w:rsidRPr="00A43B68">
        <w:rPr>
          <w:rFonts w:ascii="Calibri" w:eastAsia="Times New Roman" w:hAnsi="Calibri" w:cs="Times New Roman"/>
          <w:noProof/>
        </w:rPr>
        <w:tab/>
        <w:t xml:space="preserve">Geer EB, Shen W, Gallagher D, Punyanitya M, Looker HC, Post KD, Freda PU. Female Patients with Cushing ’ s Disease. 2011;73:469–75. </w:t>
      </w:r>
    </w:p>
    <w:p w14:paraId="3AC16DBF"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2. </w:t>
      </w:r>
      <w:r w:rsidRPr="00A43B6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299C123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3. </w:t>
      </w:r>
      <w:r w:rsidRPr="00A43B6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63740CBE"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4. </w:t>
      </w:r>
      <w:r w:rsidRPr="00A43B6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619AE69"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5. </w:t>
      </w:r>
      <w:r w:rsidRPr="00A43B6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5244E6BB"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6. </w:t>
      </w:r>
      <w:r w:rsidRPr="00A43B68">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3854860D"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7. </w:t>
      </w:r>
      <w:r w:rsidRPr="00A43B68">
        <w:rPr>
          <w:rFonts w:ascii="Calibri" w:eastAsia="Times New Roman" w:hAnsi="Calibri" w:cs="Times New Roman"/>
          <w:noProof/>
        </w:rPr>
        <w:tab/>
        <w:t xml:space="preserve">Dirks ML, Wall BT, Valk B Van De, Holloway TM. One Week of Bed Rest Leads to </w:t>
      </w:r>
      <w:r w:rsidRPr="00A43B68">
        <w:rPr>
          <w:rFonts w:ascii="Calibri" w:eastAsia="Times New Roman" w:hAnsi="Calibri" w:cs="Times New Roman"/>
          <w:noProof/>
        </w:rPr>
        <w:lastRenderedPageBreak/>
        <w:t xml:space="preserve">Substantial Muscle Atrophy and Induces Whole-Body Insulin Resistance in the Absence of Skeletal Muscle Lipid Accumulation. 2016;65:2862–75. </w:t>
      </w:r>
    </w:p>
    <w:p w14:paraId="1DA76CB4"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8. </w:t>
      </w:r>
      <w:r w:rsidRPr="00A43B6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3B01EFE9"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29. </w:t>
      </w:r>
      <w:r w:rsidRPr="00A43B6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45D922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0. </w:t>
      </w:r>
      <w:r w:rsidRPr="00A43B6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4BD2AE7"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1. </w:t>
      </w:r>
      <w:r w:rsidRPr="00A43B6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823AB00"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2. </w:t>
      </w:r>
      <w:r w:rsidRPr="00A43B6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5B63D2A0"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3. </w:t>
      </w:r>
      <w:r w:rsidRPr="00A43B68">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1F9423BC"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4. </w:t>
      </w:r>
      <w:r w:rsidRPr="00A43B6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112BB473"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5. </w:t>
      </w:r>
      <w:r w:rsidRPr="00A43B68">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Mol Metab. Elsevier GmbH; 2017; </w:t>
      </w:r>
    </w:p>
    <w:p w14:paraId="54B64863"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6. </w:t>
      </w:r>
      <w:r w:rsidRPr="00A43B68">
        <w:rPr>
          <w:rFonts w:ascii="Calibri" w:eastAsia="Times New Roman" w:hAnsi="Calibri" w:cs="Times New Roman"/>
          <w:noProof/>
        </w:rPr>
        <w:tab/>
        <w:t xml:space="preserve">Morgan SA, McCabe EL, Gathercole LL, Hassan-Smith ZK, Larner DP, Bujalska IJ, Stewart PM, Tomlinson JW, Lavery GG. 11β-HSD1 is the major regulator of the tissue-specific </w:t>
      </w:r>
      <w:bookmarkStart w:id="0" w:name="_GoBack"/>
      <w:bookmarkEnd w:id="0"/>
      <w:r w:rsidRPr="00A43B68">
        <w:rPr>
          <w:rFonts w:ascii="Calibri" w:eastAsia="Times New Roman" w:hAnsi="Calibri" w:cs="Times New Roman"/>
          <w:noProof/>
        </w:rPr>
        <w:t xml:space="preserve">effects of circulating glucocorticoid excess. Proc Natl Acad Sci U S A. 2014; </w:t>
      </w:r>
    </w:p>
    <w:p w14:paraId="7003E909"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7. </w:t>
      </w:r>
      <w:r w:rsidRPr="00A43B68">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610FEDC3"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8. </w:t>
      </w:r>
      <w:r w:rsidRPr="00A43B68">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Am J Physiol - Endocrinol Metab. 2009;297. </w:t>
      </w:r>
    </w:p>
    <w:p w14:paraId="3B213678"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39. </w:t>
      </w:r>
      <w:r w:rsidRPr="00A43B68">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04337144"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0. </w:t>
      </w:r>
      <w:r w:rsidRPr="00A43B68">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448CDEBF"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1. </w:t>
      </w:r>
      <w:r w:rsidRPr="00A43B68">
        <w:rPr>
          <w:rFonts w:ascii="Calibri" w:eastAsia="Times New Roman" w:hAnsi="Calibri" w:cs="Times New Roman"/>
          <w:noProof/>
        </w:rPr>
        <w:tab/>
        <w:t xml:space="preserve">Kraegen E, James D, Jenkins A, Chisholm D. Dose-response curves for in vivo insulin </w:t>
      </w:r>
      <w:r w:rsidRPr="00A43B68">
        <w:rPr>
          <w:rFonts w:ascii="Calibri" w:eastAsia="Times New Roman" w:hAnsi="Calibri" w:cs="Times New Roman"/>
          <w:noProof/>
        </w:rPr>
        <w:lastRenderedPageBreak/>
        <w:t xml:space="preserve">sensitivity in individual tissues in rats. Am Physiol Soc. 1985;E353–E362. </w:t>
      </w:r>
    </w:p>
    <w:p w14:paraId="6B4A2332"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2. </w:t>
      </w:r>
      <w:r w:rsidRPr="00A43B68">
        <w:rPr>
          <w:rFonts w:ascii="Calibri" w:eastAsia="Times New Roman" w:hAnsi="Calibri" w:cs="Times New Roman"/>
          <w:noProof/>
        </w:rPr>
        <w:tab/>
        <w:t xml:space="preserve">Chiang S-H, Chang L SA. TC10 and Insulin </w:t>
      </w:r>
      <w:r w:rsidRPr="00A43B68">
        <w:rPr>
          <w:rFonts w:ascii="Calibri" w:eastAsia="Calibri" w:hAnsi="Calibri" w:cs="Calibri"/>
          <w:noProof/>
        </w:rPr>
        <w:t>‐</w:t>
      </w:r>
      <w:r w:rsidRPr="00A43B68">
        <w:rPr>
          <w:rFonts w:ascii="Calibri" w:eastAsia="Times New Roman" w:hAnsi="Calibri" w:cs="Times New Roman"/>
          <w:noProof/>
        </w:rPr>
        <w:t xml:space="preserve"> Stimulated Glucose Transport. 2002;406:1257–62. </w:t>
      </w:r>
    </w:p>
    <w:p w14:paraId="16351EE4"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3. </w:t>
      </w:r>
      <w:r w:rsidRPr="00A43B68">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0EEECFB2"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4. </w:t>
      </w:r>
      <w:r w:rsidRPr="00A43B6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7AA2A259"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5. </w:t>
      </w:r>
      <w:r w:rsidRPr="00A43B68">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4C3B237F"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6. </w:t>
      </w:r>
      <w:r w:rsidRPr="00A43B6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13CDA006"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7. </w:t>
      </w:r>
      <w:r w:rsidRPr="00A43B6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280B456"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8. </w:t>
      </w:r>
      <w:r w:rsidRPr="00A43B68">
        <w:rPr>
          <w:rFonts w:ascii="Calibri" w:eastAsia="Times New Roman" w:hAnsi="Calibri" w:cs="Times New Roman"/>
          <w:noProof/>
        </w:rPr>
        <w:tab/>
        <w:t xml:space="preserve">Yan Y, Hou D, Zhao X, Liu J. Childhood Adiposity and Nonalcoholic Fatty Liver Disease in Adulthood. 2017;139. </w:t>
      </w:r>
    </w:p>
    <w:p w14:paraId="2E931CE3"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49. </w:t>
      </w:r>
      <w:r w:rsidRPr="00A43B68">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CC7FB8B"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0. </w:t>
      </w:r>
      <w:r w:rsidRPr="00A43B68">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7F09DD7B"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1. </w:t>
      </w:r>
      <w:r w:rsidRPr="00A43B68">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882BDA8"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2. </w:t>
      </w:r>
      <w:r w:rsidRPr="00A43B68">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0AB2A72F"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3. </w:t>
      </w:r>
      <w:r w:rsidRPr="00A43B6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02C45EB0"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4. </w:t>
      </w:r>
      <w:r w:rsidRPr="00A43B6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42714AA6"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5. </w:t>
      </w:r>
      <w:r w:rsidRPr="00A43B68">
        <w:rPr>
          <w:rFonts w:ascii="Calibri" w:eastAsia="Times New Roman" w:hAnsi="Calibri" w:cs="Times New Roman"/>
          <w:noProof/>
        </w:rPr>
        <w:tab/>
        <w:t xml:space="preserve">Williamson JR, Kreisberg RA, Felts PW. Mechanism for the stimulation of gluconeogenesis by fatty acids in perfused rat liver. Proc Natl Acad Sci U S A. 1966;56:247–54. </w:t>
      </w:r>
    </w:p>
    <w:p w14:paraId="0F498B71"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6. </w:t>
      </w:r>
      <w:r w:rsidRPr="00A43B68">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13771CF5"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7. </w:t>
      </w:r>
      <w:r w:rsidRPr="00A43B68">
        <w:rPr>
          <w:rFonts w:ascii="Calibri" w:eastAsia="Times New Roman" w:hAnsi="Calibri" w:cs="Times New Roman"/>
          <w:noProof/>
        </w:rPr>
        <w:tab/>
        <w:t xml:space="preserve">Xu C, He J, Jiang H, Zu L, Zhai W, Pu S, Xu G. Direct effect of glucocorticoids on lipolysis in adipocytes. Mol Endocrinol. 2009;23:1161–70. </w:t>
      </w:r>
    </w:p>
    <w:p w14:paraId="5B9EB19A"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8. </w:t>
      </w:r>
      <w:r w:rsidRPr="00A43B68">
        <w:rPr>
          <w:rFonts w:ascii="Calibri" w:eastAsia="Times New Roman" w:hAnsi="Calibri" w:cs="Times New Roman"/>
          <w:noProof/>
        </w:rPr>
        <w:tab/>
        <w:t xml:space="preserve">Lacasa D, Agli B, Giudicelli Y. PERMISSIVE ACTION OF GLUCOCORTICOIDS ON </w:t>
      </w:r>
      <w:r w:rsidRPr="00A43B68">
        <w:rPr>
          <w:rFonts w:ascii="Calibri" w:eastAsia="Times New Roman" w:hAnsi="Calibri" w:cs="Times New Roman"/>
          <w:noProof/>
        </w:rPr>
        <w:lastRenderedPageBreak/>
        <w:t xml:space="preserve">CATECHOLAMINE-INDUCED LIPOLYSIS : DIRECT “IN VITRO” EFFECTS ON THE FAT CELL ~-ADRENORECEPTOR-COUPLED-ADENYLATE CYCLASE SYSTEM Dani~le. Biochem Biophys Res Commun. 1988;153:489–97. </w:t>
      </w:r>
    </w:p>
    <w:p w14:paraId="72104F89"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59. </w:t>
      </w:r>
      <w:r w:rsidRPr="00A43B68">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76C83EDD" w14:textId="77777777" w:rsidR="00A43B68" w:rsidRPr="00A43B68" w:rsidRDefault="00A43B68" w:rsidP="00A43B68">
      <w:pPr>
        <w:widowControl w:val="0"/>
        <w:autoSpaceDE w:val="0"/>
        <w:autoSpaceDN w:val="0"/>
        <w:adjustRightInd w:val="0"/>
        <w:ind w:left="640" w:hanging="640"/>
        <w:rPr>
          <w:rFonts w:ascii="Calibri" w:eastAsia="Times New Roman" w:hAnsi="Calibri" w:cs="Times New Roman"/>
          <w:noProof/>
        </w:rPr>
      </w:pPr>
      <w:r w:rsidRPr="00A43B68">
        <w:rPr>
          <w:rFonts w:ascii="Calibri" w:eastAsia="Times New Roman" w:hAnsi="Calibri" w:cs="Times New Roman"/>
          <w:noProof/>
        </w:rPr>
        <w:t xml:space="preserve">60. </w:t>
      </w:r>
      <w:r w:rsidRPr="00A43B68">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B20AD7A" w14:textId="77777777" w:rsidR="00A43B68" w:rsidRPr="00A43B68" w:rsidRDefault="00A43B68" w:rsidP="00A43B68">
      <w:pPr>
        <w:widowControl w:val="0"/>
        <w:autoSpaceDE w:val="0"/>
        <w:autoSpaceDN w:val="0"/>
        <w:adjustRightInd w:val="0"/>
        <w:ind w:left="640" w:hanging="640"/>
        <w:rPr>
          <w:rFonts w:ascii="Calibri" w:hAnsi="Calibri"/>
          <w:noProof/>
        </w:rPr>
      </w:pPr>
      <w:r w:rsidRPr="00A43B68">
        <w:rPr>
          <w:rFonts w:ascii="Calibri" w:eastAsia="Times New Roman" w:hAnsi="Calibri" w:cs="Times New Roman"/>
          <w:noProof/>
        </w:rPr>
        <w:t xml:space="preserve">61. </w:t>
      </w:r>
      <w:r w:rsidRPr="00A43B6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2BFF22A9" w:rsidR="000A4359" w:rsidRPr="006902F6" w:rsidRDefault="00A43B68" w:rsidP="00A43B68">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E9DEFD" w14:textId="77777777" w:rsidR="00E7434C" w:rsidRDefault="00E7434C" w:rsidP="001975C6">
      <w:r>
        <w:separator/>
      </w:r>
    </w:p>
  </w:endnote>
  <w:endnote w:type="continuationSeparator" w:id="0">
    <w:p w14:paraId="69874019" w14:textId="77777777" w:rsidR="00E7434C" w:rsidRDefault="00E7434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1975C6" w:rsidRDefault="001975C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43B68">
      <w:rPr>
        <w:caps/>
        <w:noProof/>
        <w:color w:val="5B9BD5" w:themeColor="accent1"/>
      </w:rPr>
      <w:t>20</w:t>
    </w:r>
    <w:r>
      <w:rPr>
        <w:caps/>
        <w:noProof/>
        <w:color w:val="5B9BD5" w:themeColor="accent1"/>
      </w:rPr>
      <w:fldChar w:fldCharType="end"/>
    </w:r>
  </w:p>
  <w:p w14:paraId="35E016A9" w14:textId="77777777" w:rsidR="001975C6" w:rsidRDefault="001975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C28297" w14:textId="77777777" w:rsidR="00E7434C" w:rsidRDefault="00E7434C" w:rsidP="001975C6">
      <w:r>
        <w:separator/>
      </w:r>
    </w:p>
  </w:footnote>
  <w:footnote w:type="continuationSeparator" w:id="0">
    <w:p w14:paraId="70D55493" w14:textId="77777777" w:rsidR="00E7434C" w:rsidRDefault="00E7434C"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7DF"/>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0CA2"/>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529C"/>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47AD"/>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15832"/>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E90"/>
    <w:rsid w:val="00491EA8"/>
    <w:rsid w:val="004924C0"/>
    <w:rsid w:val="004953F6"/>
    <w:rsid w:val="00497500"/>
    <w:rsid w:val="00497CD5"/>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34C"/>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FED184-860A-D748-BB45-23BB8566E9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25</Pages>
  <Words>35360</Words>
  <Characters>201554</Characters>
  <Application>Microsoft Macintosh Word</Application>
  <DocSecurity>0</DocSecurity>
  <Lines>1679</Lines>
  <Paragraphs>4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10</cp:revision>
  <dcterms:created xsi:type="dcterms:W3CDTF">2017-08-21T12:00:00Z</dcterms:created>
  <dcterms:modified xsi:type="dcterms:W3CDTF">2017-09-1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nutrition</vt:lpwstr>
  </property>
  <property fmtid="{D5CDD505-2E9C-101B-9397-08002B2CF9AE}" pid="18" name="Mendeley Recent Style Name 6_1">
    <vt:lpwstr>Journal of Nutri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